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FF01A5" w14:textId="2E79492A" w:rsidR="00771BDF" w:rsidRDefault="00364FC2">
      <w:r>
        <w:t xml:space="preserve">This folder contains the required information to analyze the </w:t>
      </w:r>
      <w:proofErr w:type="spellStart"/>
      <w:r>
        <w:t>ClusPRO</w:t>
      </w:r>
      <w:proofErr w:type="spellEnd"/>
      <w:r>
        <w:t xml:space="preserve"> results in the same manner as described in </w:t>
      </w:r>
      <w:r>
        <w:fldChar w:fldCharType="begin"/>
      </w:r>
      <w:r>
        <w:instrText xml:space="preserve"> ADDIN ZOTERO_ITEM CSL_CITATION {"citationID":"jdbAbPke","properties":{"formattedCitation":"(Liu et al., 2023)","plainCitation":"(Liu et al., 2023)","noteIndex":0},"citationItems":[{"id":1419,"uris":["http://zotero.org/users/5942346/items/2LCCL9P7"],"itemData":{"id":1419,"type":"article-journal","abstract":"Summary\nListeria adhesion protein (LAP) is a secreted acetaldehyde alcohol dehydrogenase (AdhE) that anchors to an unknown molecule on the Listeria monocytogenes (Lm) surface, which is critical for its intestinal epithelium crossing. In the present work, immunoprecipitation and mass spectrometry identify internalin B (InlB) as the primary ligand of LAP (KD </w:instrText>
      </w:r>
      <w:r>
        <w:rPr>
          <w:rFonts w:ascii="Cambria Math" w:hAnsi="Cambria Math" w:cs="Cambria Math"/>
        </w:rPr>
        <w:instrText>∼</w:instrText>
      </w:r>
      <w:r>
        <w:instrText xml:space="preserve"> 42</w:instrText>
      </w:r>
      <w:r>
        <w:rPr>
          <w:rFonts w:ascii="Calibri" w:hAnsi="Calibri" w:cs="Calibri"/>
        </w:rPr>
        <w:instrText> </w:instrText>
      </w:r>
      <w:r>
        <w:instrText xml:space="preserve">nM). InlB-deleted and naturally InlB-deficient Lm strains show reduced LAP-InlB interaction and LAP-mediated pathology in the murine intestine and brain invasion. InlB-overexpressing non-pathogenic Listeria innocua also displays LAP-InlB interplay. In silico predictions reveal that a pocket region in the C-terminal domain of tetrameric LAP is the binding site for InlB. LAP variants containing mutations in negatively charged (E523S, E621S) amino acids in the C terminus confirm altered binding conformations and weaker affinity for InlB. InlB transforms the housekeeping enzyme, AdhE (LAP), into a moonlighting pathogenic factor by fastening on the cell surface.","container-title":"Cell Reports","DOI":"10.1016/j.celrep.2023.112515","ISSN":"2211-1247","issue":"5","journalAbbreviation":"Cell Reports","page":"112515","title":"Cell-surface anchoring of Listeria adhesion protein on L. monocytogenes is fastened by internalin B for pathogenesis","volume":"42","author":[{"family":"Liu","given":"Dongqi"},{"family":"Bai","given":"Xingjian"},{"family":"Helmick","given":"Harrison D.B."},{"family":"Samaddar","given":"Manalee"},{"family":"Amalaradjou","given":"Mary Anne Roshni"},{"family":"Li","given":"Xilin"},{"family":"Tenguria","given":"Shivendra"},{"family":"Gallina","given":"Nicholas L.F."},{"family":"Xu","given":"Luping"},{"family":"Drolia","given":"Rishi"},{"family":"Aryal","given":"Uma K."},{"family":"Moreira","given":"Gustavo Marçal Schmidt Garcia"},{"family":"Hust","given":"Michael"},{"family":"Seleem","given":"Mohamed N."},{"family":"Kokini","given":"Jozef L."},{"family":"Ostafe","given":"Raluca"},{"family":"Cox","given":"Abigail"},{"family":"Bhunia","given":"Arun K."}],"issued":{"date-parts":[["2023",5,30]]}}}],"schema":"https://github.com/citation-style-language/schema/raw/master/csl-citation.json"} </w:instrText>
      </w:r>
      <w:r>
        <w:fldChar w:fldCharType="separate"/>
      </w:r>
      <w:r w:rsidRPr="00364FC2">
        <w:rPr>
          <w:rFonts w:ascii="Calibri" w:hAnsi="Calibri" w:cs="Calibri"/>
        </w:rPr>
        <w:t>(Liu et al., 2023)</w:t>
      </w:r>
      <w:r>
        <w:fldChar w:fldCharType="end"/>
      </w:r>
      <w:r>
        <w:t xml:space="preserve">. </w:t>
      </w:r>
    </w:p>
    <w:p w14:paraId="7DF8982F" w14:textId="4890CE7E" w:rsidR="009C0A68" w:rsidRDefault="009C0A68">
      <w:r>
        <w:t>When you run the code in this file using UCSF Chimera and your preferred IDE (Spyder through Anaconda in this case), you should end up with a file that contains the number of time</w:t>
      </w:r>
      <w:r w:rsidR="009248AB">
        <w:t>s</w:t>
      </w:r>
      <w:r>
        <w:t xml:space="preserve"> each LAP amino acid appears within 5</w:t>
      </w:r>
      <w:r>
        <w:rPr>
          <w:rFonts w:cstheme="minorHAnsi"/>
        </w:rPr>
        <w:t>Å</w:t>
      </w:r>
      <w:r>
        <w:t xml:space="preserve"> of internalin. The number in these files is the number of models where that amino acid was interacting. The processed files do have some unnecessary lines, such as the names of files, but these do not impact the frequencies of the amino acids found. </w:t>
      </w:r>
      <w:r w:rsidR="00534F94">
        <w:t xml:space="preserve">This was used as part of the investigation as to which amino acids might be the most influential when LAP and internalin interact. </w:t>
      </w:r>
    </w:p>
    <w:p w14:paraId="17033498" w14:textId="4B8EFCA8" w:rsidR="00364FC2" w:rsidRDefault="00364FC2">
      <w:r>
        <w:t>Contents:</w:t>
      </w:r>
    </w:p>
    <w:p w14:paraId="3B9DB2BE" w14:textId="47B82ADA" w:rsidR="00364FC2" w:rsidRDefault="00364FC2" w:rsidP="00364FC2">
      <w:pPr>
        <w:pStyle w:val="ListParagraph"/>
        <w:numPr>
          <w:ilvl w:val="0"/>
          <w:numId w:val="2"/>
        </w:numPr>
      </w:pPr>
      <w:r>
        <w:t>Read_me.docx</w:t>
      </w:r>
    </w:p>
    <w:p w14:paraId="7F50BFEA" w14:textId="4A66A8F7" w:rsidR="00364FC2" w:rsidRDefault="00364FC2" w:rsidP="00364FC2">
      <w:pPr>
        <w:pStyle w:val="ListParagraph"/>
        <w:numPr>
          <w:ilvl w:val="1"/>
          <w:numId w:val="2"/>
        </w:numPr>
      </w:pPr>
      <w:r>
        <w:t xml:space="preserve">This document with instructions on using the contents of this folder </w:t>
      </w:r>
    </w:p>
    <w:p w14:paraId="477F8F6C" w14:textId="0CA1F0C0" w:rsidR="00364FC2" w:rsidRDefault="00364FC2" w:rsidP="00364FC2">
      <w:pPr>
        <w:pStyle w:val="ListParagraph"/>
        <w:numPr>
          <w:ilvl w:val="0"/>
          <w:numId w:val="2"/>
        </w:numPr>
      </w:pPr>
      <w:r>
        <w:t>code</w:t>
      </w:r>
    </w:p>
    <w:p w14:paraId="0133630F" w14:textId="106A00A7" w:rsidR="00364FC2" w:rsidRDefault="00364FC2" w:rsidP="00364FC2">
      <w:pPr>
        <w:pStyle w:val="ListParagraph"/>
        <w:numPr>
          <w:ilvl w:val="1"/>
          <w:numId w:val="2"/>
        </w:numPr>
      </w:pPr>
      <w:r>
        <w:t>close_residues.py</w:t>
      </w:r>
    </w:p>
    <w:p w14:paraId="4DA7AE88" w14:textId="7FDDE406" w:rsidR="00364FC2" w:rsidRDefault="00364FC2" w:rsidP="00364FC2">
      <w:pPr>
        <w:pStyle w:val="ListParagraph"/>
        <w:numPr>
          <w:ilvl w:val="2"/>
          <w:numId w:val="2"/>
        </w:numPr>
      </w:pPr>
      <w:r>
        <w:t>Code file to be run through UCSF Chimera. This code identifies LAP amino acids with 5</w:t>
      </w:r>
      <w:r>
        <w:rPr>
          <w:rFonts w:cstheme="minorHAnsi"/>
        </w:rPr>
        <w:t>Å</w:t>
      </w:r>
      <w:r>
        <w:t xml:space="preserve"> of the internalin protein.</w:t>
      </w:r>
    </w:p>
    <w:p w14:paraId="000E5746" w14:textId="74633F85" w:rsidR="00364FC2" w:rsidRDefault="00364FC2" w:rsidP="00364FC2">
      <w:pPr>
        <w:pStyle w:val="ListParagraph"/>
        <w:numPr>
          <w:ilvl w:val="1"/>
          <w:numId w:val="2"/>
        </w:numPr>
      </w:pPr>
      <w:r>
        <w:t>Value_counts_example.py</w:t>
      </w:r>
    </w:p>
    <w:p w14:paraId="1E88C442" w14:textId="3E956507" w:rsidR="00364FC2" w:rsidRDefault="00364FC2" w:rsidP="00364FC2">
      <w:pPr>
        <w:pStyle w:val="ListParagraph"/>
        <w:numPr>
          <w:ilvl w:val="2"/>
          <w:numId w:val="2"/>
        </w:numPr>
      </w:pPr>
      <w:r>
        <w:t xml:space="preserve">Python file to be run in your preferred IDE (in this case Spyder using Anaconda). </w:t>
      </w:r>
    </w:p>
    <w:p w14:paraId="0451828E" w14:textId="349AABB9" w:rsidR="00364FC2" w:rsidRDefault="00364FC2" w:rsidP="00364FC2">
      <w:pPr>
        <w:pStyle w:val="ListParagraph"/>
        <w:numPr>
          <w:ilvl w:val="2"/>
          <w:numId w:val="2"/>
        </w:numPr>
      </w:pPr>
      <w:r>
        <w:t>Analyzes the results from close_residues.py and identifies frequencies of interaction</w:t>
      </w:r>
    </w:p>
    <w:p w14:paraId="680E43F0" w14:textId="15DDE8C1" w:rsidR="00364FC2" w:rsidRDefault="00364FC2" w:rsidP="00364FC2">
      <w:pPr>
        <w:pStyle w:val="ListParagraph"/>
        <w:numPr>
          <w:ilvl w:val="0"/>
          <w:numId w:val="2"/>
        </w:numPr>
      </w:pPr>
      <w:proofErr w:type="spellStart"/>
      <w:r>
        <w:t>example_data</w:t>
      </w:r>
      <w:proofErr w:type="spellEnd"/>
    </w:p>
    <w:p w14:paraId="2C05C4EB" w14:textId="50187F27" w:rsidR="00364FC2" w:rsidRDefault="00364FC2" w:rsidP="00364FC2">
      <w:pPr>
        <w:pStyle w:val="ListParagraph"/>
        <w:numPr>
          <w:ilvl w:val="1"/>
          <w:numId w:val="2"/>
        </w:numPr>
      </w:pPr>
      <w:r>
        <w:t>This folder contains 30 .</w:t>
      </w:r>
      <w:proofErr w:type="spellStart"/>
      <w:r>
        <w:t>pdb</w:t>
      </w:r>
      <w:proofErr w:type="spellEnd"/>
      <w:r>
        <w:t xml:space="preserve"> files that came from </w:t>
      </w:r>
      <w:proofErr w:type="spellStart"/>
      <w:r>
        <w:t>ClusPRO</w:t>
      </w:r>
      <w:proofErr w:type="spellEnd"/>
      <w:r>
        <w:t>. These are the files that get analyzed using close_residues.py</w:t>
      </w:r>
    </w:p>
    <w:p w14:paraId="56D2EC3C" w14:textId="2D075057" w:rsidR="00364FC2" w:rsidRDefault="00364FC2" w:rsidP="00364FC2">
      <w:pPr>
        <w:pStyle w:val="ListParagraph"/>
        <w:numPr>
          <w:ilvl w:val="0"/>
          <w:numId w:val="2"/>
        </w:numPr>
      </w:pPr>
      <w:proofErr w:type="spellStart"/>
      <w:r>
        <w:t>example_output</w:t>
      </w:r>
      <w:proofErr w:type="spellEnd"/>
    </w:p>
    <w:p w14:paraId="00C56992" w14:textId="0B1558C9" w:rsidR="00364FC2" w:rsidRDefault="00364FC2" w:rsidP="00364FC2">
      <w:pPr>
        <w:pStyle w:val="ListParagraph"/>
        <w:numPr>
          <w:ilvl w:val="1"/>
          <w:numId w:val="2"/>
        </w:numPr>
      </w:pPr>
      <w:r>
        <w:t>close.csv</w:t>
      </w:r>
    </w:p>
    <w:p w14:paraId="4CFBDE33" w14:textId="708BB83B" w:rsidR="00364FC2" w:rsidRDefault="00364FC2" w:rsidP="00364FC2">
      <w:pPr>
        <w:pStyle w:val="ListParagraph"/>
        <w:numPr>
          <w:ilvl w:val="2"/>
          <w:numId w:val="2"/>
        </w:numPr>
      </w:pPr>
      <w:r>
        <w:t>example of the results that come from running close_residues.py</w:t>
      </w:r>
    </w:p>
    <w:p w14:paraId="3B279017" w14:textId="3A8FA670" w:rsidR="00364FC2" w:rsidRDefault="00364FC2" w:rsidP="00364FC2">
      <w:pPr>
        <w:pStyle w:val="ListParagraph"/>
        <w:numPr>
          <w:ilvl w:val="1"/>
          <w:numId w:val="2"/>
        </w:numPr>
      </w:pPr>
      <w:r>
        <w:t>close_processed.csv</w:t>
      </w:r>
    </w:p>
    <w:p w14:paraId="33F0EC08" w14:textId="59656749" w:rsidR="00364FC2" w:rsidRDefault="00364FC2" w:rsidP="00364FC2">
      <w:pPr>
        <w:pStyle w:val="ListParagraph"/>
        <w:numPr>
          <w:ilvl w:val="2"/>
          <w:numId w:val="2"/>
        </w:numPr>
      </w:pPr>
      <w:r>
        <w:t>example of what is exported from running Value_counts_example.py</w:t>
      </w:r>
    </w:p>
    <w:p w14:paraId="3A9D0CB7" w14:textId="77777777" w:rsidR="00364FC2" w:rsidRDefault="00364FC2" w:rsidP="00364FC2">
      <w:r>
        <w:t>To use this file:</w:t>
      </w:r>
    </w:p>
    <w:p w14:paraId="35FD93A2" w14:textId="77777777" w:rsidR="00364FC2" w:rsidRDefault="00364FC2" w:rsidP="00364FC2">
      <w:pPr>
        <w:pStyle w:val="ListParagraph"/>
        <w:numPr>
          <w:ilvl w:val="0"/>
          <w:numId w:val="3"/>
        </w:numPr>
      </w:pPr>
      <w:r>
        <w:t>Install required software</w:t>
      </w:r>
    </w:p>
    <w:p w14:paraId="5C158ECF" w14:textId="77777777" w:rsidR="00364FC2" w:rsidRDefault="00364FC2" w:rsidP="00364FC2">
      <w:pPr>
        <w:pStyle w:val="ListParagraph"/>
        <w:numPr>
          <w:ilvl w:val="1"/>
          <w:numId w:val="3"/>
        </w:numPr>
      </w:pPr>
      <w:r>
        <w:t xml:space="preserve">Chimera </w:t>
      </w:r>
    </w:p>
    <w:p w14:paraId="421476B0" w14:textId="77777777" w:rsidR="00364FC2" w:rsidRDefault="00364FC2" w:rsidP="00364FC2">
      <w:pPr>
        <w:pStyle w:val="ListParagraph"/>
        <w:numPr>
          <w:ilvl w:val="2"/>
          <w:numId w:val="3"/>
        </w:numPr>
      </w:pPr>
      <w:r>
        <w:t xml:space="preserve">UCSF Chimera, version 1.15 was used in this project. This version is no longer supported by UCSF Chimera, which may lead to the analysis breaking if run on newer versions. This is especially true of analyzing files using Chimera X. </w:t>
      </w:r>
    </w:p>
    <w:p w14:paraId="261A0F76" w14:textId="77777777" w:rsidR="00364FC2" w:rsidRDefault="00364FC2" w:rsidP="00364FC2">
      <w:pPr>
        <w:pStyle w:val="ListParagraph"/>
        <w:numPr>
          <w:ilvl w:val="2"/>
          <w:numId w:val="3"/>
        </w:numPr>
      </w:pPr>
      <w:hyperlink r:id="rId7" w:history="1">
        <w:r w:rsidRPr="00834F1D">
          <w:rPr>
            <w:rStyle w:val="Hyperlink"/>
          </w:rPr>
          <w:t>https://www.cgl.ucsf.edu/chimera/</w:t>
        </w:r>
      </w:hyperlink>
    </w:p>
    <w:p w14:paraId="50CFED52" w14:textId="77777777" w:rsidR="00364FC2" w:rsidRDefault="00364FC2" w:rsidP="00364FC2">
      <w:pPr>
        <w:pStyle w:val="ListParagraph"/>
        <w:numPr>
          <w:ilvl w:val="1"/>
          <w:numId w:val="3"/>
        </w:numPr>
      </w:pPr>
      <w:r>
        <w:t>Python</w:t>
      </w:r>
    </w:p>
    <w:p w14:paraId="53D03941" w14:textId="77777777" w:rsidR="00364FC2" w:rsidRDefault="00364FC2" w:rsidP="00364FC2">
      <w:pPr>
        <w:pStyle w:val="ListParagraph"/>
        <w:numPr>
          <w:ilvl w:val="2"/>
          <w:numId w:val="3"/>
        </w:numPr>
      </w:pPr>
      <w:r>
        <w:t>Install Python. This was written in Python 3.8.12</w:t>
      </w:r>
    </w:p>
    <w:p w14:paraId="763163FA" w14:textId="77777777" w:rsidR="00364FC2" w:rsidRDefault="00364FC2" w:rsidP="00364FC2">
      <w:pPr>
        <w:pStyle w:val="ListParagraph"/>
        <w:numPr>
          <w:ilvl w:val="2"/>
          <w:numId w:val="3"/>
        </w:numPr>
      </w:pPr>
      <w:hyperlink r:id="rId8" w:history="1">
        <w:r w:rsidRPr="00834F1D">
          <w:rPr>
            <w:rStyle w:val="Hyperlink"/>
          </w:rPr>
          <w:t>https://www.python.org/</w:t>
        </w:r>
      </w:hyperlink>
    </w:p>
    <w:p w14:paraId="5FD56734" w14:textId="77777777" w:rsidR="00364FC2" w:rsidRDefault="00364FC2" w:rsidP="00364FC2">
      <w:pPr>
        <w:pStyle w:val="ListParagraph"/>
        <w:numPr>
          <w:ilvl w:val="1"/>
          <w:numId w:val="3"/>
        </w:numPr>
      </w:pPr>
      <w:r>
        <w:t>Anaconda</w:t>
      </w:r>
    </w:p>
    <w:p w14:paraId="18E5199F" w14:textId="77777777" w:rsidR="00364FC2" w:rsidRDefault="00364FC2" w:rsidP="00364FC2">
      <w:pPr>
        <w:pStyle w:val="ListParagraph"/>
        <w:numPr>
          <w:ilvl w:val="2"/>
          <w:numId w:val="3"/>
        </w:numPr>
      </w:pPr>
      <w:r>
        <w:t>Install Anaconda. This was written in Anaconda 22.9.0.</w:t>
      </w:r>
    </w:p>
    <w:p w14:paraId="2814B989" w14:textId="77777777" w:rsidR="00364FC2" w:rsidRDefault="00364FC2" w:rsidP="00364FC2">
      <w:pPr>
        <w:pStyle w:val="ListParagraph"/>
        <w:numPr>
          <w:ilvl w:val="2"/>
          <w:numId w:val="3"/>
        </w:numPr>
      </w:pPr>
      <w:hyperlink r:id="rId9" w:history="1">
        <w:r w:rsidRPr="00834F1D">
          <w:rPr>
            <w:rStyle w:val="Hyperlink"/>
          </w:rPr>
          <w:t>https://anaconda.org/</w:t>
        </w:r>
      </w:hyperlink>
    </w:p>
    <w:p w14:paraId="3E1E8F44" w14:textId="77777777" w:rsidR="00364FC2" w:rsidRDefault="00364FC2" w:rsidP="00364FC2">
      <w:pPr>
        <w:pStyle w:val="ListParagraph"/>
        <w:numPr>
          <w:ilvl w:val="1"/>
          <w:numId w:val="3"/>
        </w:numPr>
      </w:pPr>
      <w:r>
        <w:t>Spyder</w:t>
      </w:r>
    </w:p>
    <w:p w14:paraId="356AFD05" w14:textId="77777777" w:rsidR="00364FC2" w:rsidRDefault="00364FC2" w:rsidP="00364FC2">
      <w:pPr>
        <w:pStyle w:val="ListParagraph"/>
        <w:numPr>
          <w:ilvl w:val="2"/>
          <w:numId w:val="3"/>
        </w:numPr>
      </w:pPr>
      <w:r>
        <w:t>Install Spyder through the Anaconda platform. This was written using Spyder 5.2.1.</w:t>
      </w:r>
    </w:p>
    <w:p w14:paraId="64797012" w14:textId="77777777" w:rsidR="00364FC2" w:rsidRDefault="00364FC2" w:rsidP="00364FC2">
      <w:pPr>
        <w:pStyle w:val="ListParagraph"/>
        <w:numPr>
          <w:ilvl w:val="1"/>
          <w:numId w:val="3"/>
        </w:numPr>
      </w:pPr>
      <w:r>
        <w:t>Libraries</w:t>
      </w:r>
    </w:p>
    <w:p w14:paraId="21CD58C7" w14:textId="4ADC6626" w:rsidR="00364FC2" w:rsidRDefault="00364FC2" w:rsidP="00364FC2">
      <w:pPr>
        <w:pStyle w:val="ListParagraph"/>
        <w:numPr>
          <w:ilvl w:val="2"/>
          <w:numId w:val="3"/>
        </w:numPr>
      </w:pPr>
      <w:r>
        <w:t>It is recommended that you create a virtual environment in Anaconda before conduc</w:t>
      </w:r>
      <w:r w:rsidR="009248AB">
        <w:t>t</w:t>
      </w:r>
      <w:r>
        <w:t xml:space="preserve">ing any analysis. In the new environment, install pandas and </w:t>
      </w:r>
      <w:r w:rsidR="009248AB">
        <w:t>M</w:t>
      </w:r>
      <w:r>
        <w:t xml:space="preserve">atplotlib. </w:t>
      </w:r>
    </w:p>
    <w:p w14:paraId="5DD395E5" w14:textId="77777777" w:rsidR="00364FC2" w:rsidRDefault="00364FC2" w:rsidP="00364FC2">
      <w:pPr>
        <w:pStyle w:val="ListParagraph"/>
        <w:numPr>
          <w:ilvl w:val="2"/>
          <w:numId w:val="3"/>
        </w:numPr>
      </w:pPr>
      <w:proofErr w:type="gramStart"/>
      <w:r>
        <w:t>Pandas</w:t>
      </w:r>
      <w:proofErr w:type="gramEnd"/>
      <w:r>
        <w:t xml:space="preserve"> version 1.3.5</w:t>
      </w:r>
    </w:p>
    <w:p w14:paraId="192A5699" w14:textId="77777777" w:rsidR="00364FC2" w:rsidRDefault="00364FC2" w:rsidP="00364FC2">
      <w:pPr>
        <w:pStyle w:val="ListParagraph"/>
        <w:numPr>
          <w:ilvl w:val="2"/>
          <w:numId w:val="3"/>
        </w:numPr>
      </w:pPr>
      <w:r>
        <w:t>Install pandas</w:t>
      </w:r>
    </w:p>
    <w:p w14:paraId="0848EE59" w14:textId="77777777" w:rsidR="00364FC2" w:rsidRDefault="00364FC2" w:rsidP="00364FC2">
      <w:pPr>
        <w:pStyle w:val="ListParagraph"/>
        <w:ind w:left="2880"/>
      </w:pPr>
      <w:r>
        <w:t xml:space="preserve">&gt;&gt;&gt; </w:t>
      </w:r>
      <w:proofErr w:type="spellStart"/>
      <w:r>
        <w:t>conda</w:t>
      </w:r>
      <w:proofErr w:type="spellEnd"/>
      <w:r>
        <w:t xml:space="preserve"> install pandas</w:t>
      </w:r>
    </w:p>
    <w:p w14:paraId="70EC79BC" w14:textId="77777777" w:rsidR="00364FC2" w:rsidRDefault="00364FC2" w:rsidP="00364FC2">
      <w:pPr>
        <w:pStyle w:val="ListParagraph"/>
        <w:numPr>
          <w:ilvl w:val="2"/>
          <w:numId w:val="3"/>
        </w:numPr>
      </w:pPr>
      <w:r>
        <w:t>Install matplotlib 3.5.1</w:t>
      </w:r>
    </w:p>
    <w:p w14:paraId="6132C2A4" w14:textId="56C1DEA9" w:rsidR="00364FC2" w:rsidRDefault="00364FC2" w:rsidP="00364FC2">
      <w:pPr>
        <w:pStyle w:val="ListParagraph"/>
        <w:ind w:left="2880"/>
      </w:pPr>
      <w:r>
        <w:t xml:space="preserve">&gt;&gt;&gt; </w:t>
      </w:r>
      <w:proofErr w:type="spellStart"/>
      <w:r>
        <w:t>conda</w:t>
      </w:r>
      <w:proofErr w:type="spellEnd"/>
      <w:r>
        <w:t xml:space="preserve"> install matplotlib</w:t>
      </w:r>
    </w:p>
    <w:p w14:paraId="6687D568" w14:textId="6BFF4EC3" w:rsidR="00364FC2" w:rsidRPr="00364FC2" w:rsidRDefault="00364FC2" w:rsidP="00364FC2">
      <w:pPr>
        <w:pStyle w:val="ListParagraph"/>
        <w:numPr>
          <w:ilvl w:val="0"/>
          <w:numId w:val="3"/>
        </w:numPr>
      </w:pPr>
      <w:r>
        <w:t>Find the amino acids from LAP within 5</w:t>
      </w:r>
      <w:r>
        <w:rPr>
          <w:rFonts w:cstheme="minorHAnsi"/>
        </w:rPr>
        <w:t>Å of internalin for each .</w:t>
      </w:r>
      <w:proofErr w:type="spellStart"/>
      <w:r>
        <w:rPr>
          <w:rFonts w:cstheme="minorHAnsi"/>
        </w:rPr>
        <w:t>pdb</w:t>
      </w:r>
      <w:proofErr w:type="spellEnd"/>
      <w:r>
        <w:rPr>
          <w:rFonts w:cstheme="minorHAnsi"/>
        </w:rPr>
        <w:t xml:space="preserve"> file in the example data</w:t>
      </w:r>
    </w:p>
    <w:p w14:paraId="1132DB44" w14:textId="2617AF96" w:rsidR="00364FC2" w:rsidRPr="00364FC2" w:rsidRDefault="00364FC2" w:rsidP="00364FC2">
      <w:pPr>
        <w:pStyle w:val="ListParagraph"/>
        <w:numPr>
          <w:ilvl w:val="1"/>
          <w:numId w:val="3"/>
        </w:numPr>
      </w:pPr>
      <w:r>
        <w:rPr>
          <w:rFonts w:cstheme="minorHAnsi"/>
        </w:rPr>
        <w:t xml:space="preserve">Ensure that the code, </w:t>
      </w:r>
      <w:proofErr w:type="spellStart"/>
      <w:r>
        <w:rPr>
          <w:rFonts w:cstheme="minorHAnsi"/>
        </w:rPr>
        <w:t>example_data</w:t>
      </w:r>
      <w:proofErr w:type="spellEnd"/>
      <w:r>
        <w:rPr>
          <w:rFonts w:cstheme="minorHAnsi"/>
        </w:rPr>
        <w:t xml:space="preserve">, and example output are in locations that you can find </w:t>
      </w:r>
      <w:r w:rsidR="009248AB">
        <w:rPr>
          <w:rFonts w:cstheme="minorHAnsi"/>
        </w:rPr>
        <w:t>o</w:t>
      </w:r>
      <w:r>
        <w:rPr>
          <w:rFonts w:cstheme="minorHAnsi"/>
        </w:rPr>
        <w:t>n your computer.</w:t>
      </w:r>
    </w:p>
    <w:p w14:paraId="0E6F7D79" w14:textId="683A5A32" w:rsidR="00364FC2" w:rsidRPr="00364FC2" w:rsidRDefault="00364FC2" w:rsidP="00364FC2">
      <w:pPr>
        <w:pStyle w:val="ListParagraph"/>
        <w:numPr>
          <w:ilvl w:val="1"/>
          <w:numId w:val="3"/>
        </w:numPr>
      </w:pPr>
      <w:r>
        <w:rPr>
          <w:rFonts w:cstheme="minorHAnsi"/>
        </w:rPr>
        <w:t>Open Anaconda</w:t>
      </w:r>
    </w:p>
    <w:p w14:paraId="21A30EE0" w14:textId="628573A9" w:rsidR="00364FC2" w:rsidRPr="00364FC2" w:rsidRDefault="00364FC2" w:rsidP="00364FC2">
      <w:pPr>
        <w:pStyle w:val="ListParagraph"/>
        <w:numPr>
          <w:ilvl w:val="1"/>
          <w:numId w:val="3"/>
        </w:numPr>
      </w:pPr>
      <w:r>
        <w:rPr>
          <w:rFonts w:cstheme="minorHAnsi"/>
        </w:rPr>
        <w:t>Open Spyder</w:t>
      </w:r>
    </w:p>
    <w:p w14:paraId="34B30432" w14:textId="674AADA3" w:rsidR="00364FC2" w:rsidRPr="00364FC2" w:rsidRDefault="00364FC2" w:rsidP="00364FC2">
      <w:pPr>
        <w:pStyle w:val="ListParagraph"/>
        <w:numPr>
          <w:ilvl w:val="1"/>
          <w:numId w:val="3"/>
        </w:numPr>
      </w:pPr>
      <w:r>
        <w:rPr>
          <w:rFonts w:cstheme="minorHAnsi"/>
        </w:rPr>
        <w:t>Open close_residues.py</w:t>
      </w:r>
    </w:p>
    <w:p w14:paraId="5C16745E" w14:textId="15EB6035" w:rsidR="00364FC2" w:rsidRPr="00364FC2" w:rsidRDefault="00364FC2" w:rsidP="00364FC2">
      <w:pPr>
        <w:pStyle w:val="ListParagraph"/>
        <w:numPr>
          <w:ilvl w:val="1"/>
          <w:numId w:val="3"/>
        </w:numPr>
      </w:pPr>
      <w:r>
        <w:rPr>
          <w:rFonts w:cstheme="minorHAnsi"/>
        </w:rPr>
        <w:t>Change the line that says “</w:t>
      </w:r>
      <w:proofErr w:type="spellStart"/>
      <w:r w:rsidRPr="00364FC2">
        <w:rPr>
          <w:rFonts w:cstheme="minorHAnsi"/>
        </w:rPr>
        <w:t>outf</w:t>
      </w:r>
      <w:proofErr w:type="spellEnd"/>
      <w:r w:rsidRPr="00364FC2">
        <w:rPr>
          <w:rFonts w:cstheme="minorHAnsi"/>
        </w:rPr>
        <w:t xml:space="preserve"> = </w:t>
      </w:r>
      <w:proofErr w:type="gramStart"/>
      <w:r w:rsidRPr="00364FC2">
        <w:rPr>
          <w:rFonts w:cstheme="minorHAnsi"/>
        </w:rPr>
        <w:t>open(</w:t>
      </w:r>
      <w:proofErr w:type="gramEnd"/>
      <w:r w:rsidRPr="00364FC2">
        <w:rPr>
          <w:rFonts w:cstheme="minorHAnsi"/>
        </w:rPr>
        <w:t>PATH\TO\</w:t>
      </w:r>
      <w:proofErr w:type="spellStart"/>
      <w:r w:rsidRPr="00364FC2">
        <w:rPr>
          <w:rFonts w:cstheme="minorHAnsi"/>
        </w:rPr>
        <w:t>close.csv','w</w:t>
      </w:r>
      <w:proofErr w:type="spellEnd"/>
      <w:r w:rsidRPr="00364FC2">
        <w:rPr>
          <w:rFonts w:cstheme="minorHAnsi"/>
        </w:rPr>
        <w:t>')</w:t>
      </w:r>
      <w:r>
        <w:rPr>
          <w:rFonts w:cstheme="minorHAnsi"/>
        </w:rPr>
        <w:t xml:space="preserve">” to the location </w:t>
      </w:r>
      <w:r w:rsidR="009248AB">
        <w:rPr>
          <w:rFonts w:cstheme="minorHAnsi"/>
        </w:rPr>
        <w:t>where</w:t>
      </w:r>
      <w:r>
        <w:rPr>
          <w:rFonts w:cstheme="minorHAnsi"/>
        </w:rPr>
        <w:t xml:space="preserve"> you want your data to be exported</w:t>
      </w:r>
    </w:p>
    <w:p w14:paraId="6E7F96A7" w14:textId="72FB928E" w:rsidR="00364FC2" w:rsidRPr="00364FC2" w:rsidRDefault="00364FC2" w:rsidP="00364FC2">
      <w:pPr>
        <w:pStyle w:val="ListParagraph"/>
        <w:numPr>
          <w:ilvl w:val="1"/>
          <w:numId w:val="3"/>
        </w:numPr>
      </w:pPr>
      <w:r>
        <w:rPr>
          <w:rFonts w:cstheme="minorHAnsi"/>
        </w:rPr>
        <w:t>Change the line that says “</w:t>
      </w:r>
      <w:proofErr w:type="spellStart"/>
      <w:proofErr w:type="gramStart"/>
      <w:r w:rsidRPr="00364FC2">
        <w:rPr>
          <w:rFonts w:cstheme="minorHAnsi"/>
        </w:rPr>
        <w:t>os.chdir</w:t>
      </w:r>
      <w:proofErr w:type="spellEnd"/>
      <w:proofErr w:type="gramEnd"/>
      <w:r w:rsidRPr="00364FC2">
        <w:rPr>
          <w:rFonts w:cstheme="minorHAnsi"/>
        </w:rPr>
        <w:t>(PATH\TO\</w:t>
      </w:r>
      <w:proofErr w:type="spellStart"/>
      <w:r w:rsidRPr="00364FC2">
        <w:rPr>
          <w:rFonts w:cstheme="minorHAnsi"/>
        </w:rPr>
        <w:t>example_data</w:t>
      </w:r>
      <w:proofErr w:type="spellEnd"/>
      <w:r w:rsidRPr="00364FC2">
        <w:rPr>
          <w:rFonts w:cstheme="minorHAnsi"/>
        </w:rPr>
        <w:t>')</w:t>
      </w:r>
      <w:r>
        <w:rPr>
          <w:rFonts w:cstheme="minorHAnsi"/>
        </w:rPr>
        <w:t xml:space="preserve">” to the location </w:t>
      </w:r>
      <w:r w:rsidR="009248AB">
        <w:rPr>
          <w:rFonts w:cstheme="minorHAnsi"/>
        </w:rPr>
        <w:t>where</w:t>
      </w:r>
      <w:r>
        <w:rPr>
          <w:rFonts w:cstheme="minorHAnsi"/>
        </w:rPr>
        <w:t xml:space="preserve"> your </w:t>
      </w:r>
      <w:proofErr w:type="spellStart"/>
      <w:r>
        <w:rPr>
          <w:rFonts w:cstheme="minorHAnsi"/>
        </w:rPr>
        <w:t>example_data</w:t>
      </w:r>
      <w:proofErr w:type="spellEnd"/>
      <w:r>
        <w:rPr>
          <w:rFonts w:cstheme="minorHAnsi"/>
        </w:rPr>
        <w:t xml:space="preserve"> is stored.</w:t>
      </w:r>
    </w:p>
    <w:p w14:paraId="1664DECA" w14:textId="089EEB7C" w:rsidR="00364FC2" w:rsidRPr="00364FC2" w:rsidRDefault="00364FC2" w:rsidP="00364FC2">
      <w:pPr>
        <w:pStyle w:val="ListParagraph"/>
        <w:numPr>
          <w:ilvl w:val="1"/>
          <w:numId w:val="3"/>
        </w:numPr>
      </w:pPr>
      <w:r>
        <w:rPr>
          <w:rFonts w:cstheme="minorHAnsi"/>
        </w:rPr>
        <w:t>Open UCSF Chimera</w:t>
      </w:r>
    </w:p>
    <w:p w14:paraId="53BC9F81" w14:textId="0882CF6F" w:rsidR="00364FC2" w:rsidRPr="00364FC2" w:rsidRDefault="00364FC2" w:rsidP="00364FC2">
      <w:pPr>
        <w:pStyle w:val="ListParagraph"/>
        <w:numPr>
          <w:ilvl w:val="1"/>
          <w:numId w:val="3"/>
        </w:numPr>
      </w:pPr>
      <w:r>
        <w:rPr>
          <w:rFonts w:cstheme="minorHAnsi"/>
        </w:rPr>
        <w:t>In the command bar type “open” and press enter</w:t>
      </w:r>
    </w:p>
    <w:p w14:paraId="1D5C7E03" w14:textId="2250F327" w:rsidR="00364FC2" w:rsidRPr="00364FC2" w:rsidRDefault="00364FC2" w:rsidP="00364FC2">
      <w:pPr>
        <w:pStyle w:val="ListParagraph"/>
        <w:numPr>
          <w:ilvl w:val="1"/>
          <w:numId w:val="3"/>
        </w:numPr>
      </w:pPr>
      <w:r>
        <w:rPr>
          <w:rFonts w:cstheme="minorHAnsi"/>
        </w:rPr>
        <w:t>Browse to the location where you have saved close_residues.py</w:t>
      </w:r>
    </w:p>
    <w:p w14:paraId="168CF5F0" w14:textId="27F34878" w:rsidR="00364FC2" w:rsidRPr="00364FC2" w:rsidRDefault="00364FC2" w:rsidP="00364FC2">
      <w:pPr>
        <w:pStyle w:val="ListParagraph"/>
        <w:numPr>
          <w:ilvl w:val="1"/>
          <w:numId w:val="3"/>
        </w:numPr>
      </w:pPr>
      <w:r>
        <w:rPr>
          <w:rFonts w:cstheme="minorHAnsi"/>
        </w:rPr>
        <w:t>Run the program. This will take a minute or so, depending on how many .</w:t>
      </w:r>
      <w:proofErr w:type="spellStart"/>
      <w:r>
        <w:rPr>
          <w:rFonts w:cstheme="minorHAnsi"/>
        </w:rPr>
        <w:t>pdb</w:t>
      </w:r>
      <w:proofErr w:type="spellEnd"/>
      <w:r>
        <w:rPr>
          <w:rFonts w:cstheme="minorHAnsi"/>
        </w:rPr>
        <w:t xml:space="preserve"> files are in the data folder. </w:t>
      </w:r>
    </w:p>
    <w:p w14:paraId="3B2FEBE6" w14:textId="356B295B" w:rsidR="00364FC2" w:rsidRPr="00383B04" w:rsidRDefault="00383B04" w:rsidP="00364FC2">
      <w:pPr>
        <w:pStyle w:val="ListParagraph"/>
        <w:numPr>
          <w:ilvl w:val="1"/>
          <w:numId w:val="3"/>
        </w:numPr>
      </w:pPr>
      <w:r>
        <w:rPr>
          <w:rFonts w:cstheme="minorHAnsi"/>
        </w:rPr>
        <w:t xml:space="preserve">This will generate a file in the location where you specified your outputs to go. </w:t>
      </w:r>
    </w:p>
    <w:p w14:paraId="6B1E6318" w14:textId="72234C38" w:rsidR="00383B04" w:rsidRPr="00383B04" w:rsidRDefault="00383B04" w:rsidP="00383B04">
      <w:pPr>
        <w:pStyle w:val="ListParagraph"/>
        <w:numPr>
          <w:ilvl w:val="0"/>
          <w:numId w:val="3"/>
        </w:numPr>
      </w:pPr>
      <w:r>
        <w:rPr>
          <w:rFonts w:cstheme="minorHAnsi"/>
        </w:rPr>
        <w:t>Analyze the output file</w:t>
      </w:r>
    </w:p>
    <w:p w14:paraId="5120EA27" w14:textId="4A1B1547" w:rsidR="00383B04" w:rsidRPr="00364FC2" w:rsidRDefault="00383B04" w:rsidP="00383B04">
      <w:pPr>
        <w:pStyle w:val="ListParagraph"/>
        <w:numPr>
          <w:ilvl w:val="1"/>
          <w:numId w:val="3"/>
        </w:numPr>
      </w:pPr>
      <w:r>
        <w:rPr>
          <w:rFonts w:cstheme="minorHAnsi"/>
        </w:rPr>
        <w:t xml:space="preserve">Ensure that the code, </w:t>
      </w:r>
      <w:proofErr w:type="spellStart"/>
      <w:r>
        <w:rPr>
          <w:rFonts w:cstheme="minorHAnsi"/>
        </w:rPr>
        <w:t>example_data</w:t>
      </w:r>
      <w:proofErr w:type="spellEnd"/>
      <w:r>
        <w:rPr>
          <w:rFonts w:cstheme="minorHAnsi"/>
        </w:rPr>
        <w:t xml:space="preserve">, and example output are in locations that you can find </w:t>
      </w:r>
      <w:r w:rsidR="009248AB">
        <w:rPr>
          <w:rFonts w:cstheme="minorHAnsi"/>
        </w:rPr>
        <w:t>o</w:t>
      </w:r>
      <w:r>
        <w:rPr>
          <w:rFonts w:cstheme="minorHAnsi"/>
        </w:rPr>
        <w:t>n your computer.</w:t>
      </w:r>
    </w:p>
    <w:p w14:paraId="76C3B727" w14:textId="77777777" w:rsidR="00383B04" w:rsidRPr="00364FC2" w:rsidRDefault="00383B04" w:rsidP="00383B04">
      <w:pPr>
        <w:pStyle w:val="ListParagraph"/>
        <w:numPr>
          <w:ilvl w:val="1"/>
          <w:numId w:val="3"/>
        </w:numPr>
      </w:pPr>
      <w:r>
        <w:rPr>
          <w:rFonts w:cstheme="minorHAnsi"/>
        </w:rPr>
        <w:t>Open Anaconda</w:t>
      </w:r>
    </w:p>
    <w:p w14:paraId="4D563CF7" w14:textId="77777777" w:rsidR="00383B04" w:rsidRPr="00364FC2" w:rsidRDefault="00383B04" w:rsidP="00383B04">
      <w:pPr>
        <w:pStyle w:val="ListParagraph"/>
        <w:numPr>
          <w:ilvl w:val="1"/>
          <w:numId w:val="3"/>
        </w:numPr>
      </w:pPr>
      <w:r>
        <w:rPr>
          <w:rFonts w:cstheme="minorHAnsi"/>
        </w:rPr>
        <w:t>Open Spyder</w:t>
      </w:r>
    </w:p>
    <w:p w14:paraId="006DBBDB" w14:textId="6DB5A76F" w:rsidR="00383B04" w:rsidRPr="00383B04" w:rsidRDefault="00383B04" w:rsidP="00383B04">
      <w:pPr>
        <w:pStyle w:val="ListParagraph"/>
        <w:numPr>
          <w:ilvl w:val="1"/>
          <w:numId w:val="3"/>
        </w:numPr>
      </w:pPr>
      <w:r>
        <w:rPr>
          <w:rFonts w:cstheme="minorHAnsi"/>
        </w:rPr>
        <w:t>Value_counts_example.py</w:t>
      </w:r>
    </w:p>
    <w:p w14:paraId="120802F4" w14:textId="40409E58" w:rsidR="00383B04" w:rsidRPr="00383B04" w:rsidRDefault="00383B04" w:rsidP="00383B04">
      <w:pPr>
        <w:pStyle w:val="ListParagraph"/>
        <w:numPr>
          <w:ilvl w:val="1"/>
          <w:numId w:val="3"/>
        </w:numPr>
      </w:pPr>
      <w:r>
        <w:rPr>
          <w:rFonts w:cstheme="minorHAnsi"/>
        </w:rPr>
        <w:t xml:space="preserve">In </w:t>
      </w:r>
      <w:r w:rsidR="009248AB">
        <w:rPr>
          <w:rFonts w:cstheme="minorHAnsi"/>
        </w:rPr>
        <w:t xml:space="preserve">the </w:t>
      </w:r>
      <w:r>
        <w:rPr>
          <w:rFonts w:cstheme="minorHAnsi"/>
        </w:rPr>
        <w:t>section labeled “</w:t>
      </w:r>
      <w:r w:rsidRPr="00383B04">
        <w:rPr>
          <w:rFonts w:cstheme="minorHAnsi"/>
        </w:rPr>
        <w:t xml:space="preserve"># </w:t>
      </w:r>
      <w:proofErr w:type="gramStart"/>
      <w:r w:rsidRPr="00383B04">
        <w:rPr>
          <w:rFonts w:cstheme="minorHAnsi"/>
        </w:rPr>
        <w:t>In[</w:t>
      </w:r>
      <w:proofErr w:type="gramEnd"/>
      <w:r w:rsidRPr="00383B04">
        <w:rPr>
          <w:rFonts w:cstheme="minorHAnsi"/>
        </w:rPr>
        <w:t>RUN THE CODE]</w:t>
      </w:r>
      <w:r>
        <w:rPr>
          <w:rFonts w:cstheme="minorHAnsi"/>
        </w:rPr>
        <w:t xml:space="preserve">” change the file paths to the desired locations. </w:t>
      </w:r>
    </w:p>
    <w:p w14:paraId="6232A2CB" w14:textId="2143EAC9" w:rsidR="00383B04" w:rsidRPr="00383B04" w:rsidRDefault="00383B04" w:rsidP="00383B04">
      <w:pPr>
        <w:pStyle w:val="ListParagraph"/>
        <w:numPr>
          <w:ilvl w:val="2"/>
          <w:numId w:val="3"/>
        </w:numPr>
      </w:pPr>
      <w:proofErr w:type="spellStart"/>
      <w:r>
        <w:rPr>
          <w:rFonts w:cstheme="minorHAnsi"/>
        </w:rPr>
        <w:t>path_in</w:t>
      </w:r>
      <w:proofErr w:type="spellEnd"/>
      <w:r>
        <w:rPr>
          <w:rFonts w:cstheme="minorHAnsi"/>
        </w:rPr>
        <w:t xml:space="preserve"> is where the file generated from close_residues.py is located</w:t>
      </w:r>
    </w:p>
    <w:p w14:paraId="7EFDE7E1" w14:textId="7AF6F4D5" w:rsidR="00383B04" w:rsidRDefault="00383B04" w:rsidP="00383B04">
      <w:pPr>
        <w:pStyle w:val="ListParagraph"/>
        <w:numPr>
          <w:ilvl w:val="2"/>
          <w:numId w:val="3"/>
        </w:numPr>
      </w:pPr>
      <w:proofErr w:type="spellStart"/>
      <w:r>
        <w:rPr>
          <w:rFonts w:cstheme="minorHAnsi"/>
        </w:rPr>
        <w:t>frequency.to_csv</w:t>
      </w:r>
      <w:proofErr w:type="spellEnd"/>
      <w:r>
        <w:rPr>
          <w:rFonts w:cstheme="minorHAnsi"/>
        </w:rPr>
        <w:t xml:space="preserve"> should be set to where you want the output files to export. </w:t>
      </w:r>
    </w:p>
    <w:p w14:paraId="223834C3" w14:textId="77777777" w:rsidR="00364FC2" w:rsidRDefault="00364FC2" w:rsidP="00364FC2"/>
    <w:sectPr w:rsidR="00364FC2">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70738" w14:textId="77777777" w:rsidR="00364FC2" w:rsidRDefault="00364FC2" w:rsidP="00364FC2">
      <w:pPr>
        <w:spacing w:after="0" w:line="240" w:lineRule="auto"/>
      </w:pPr>
      <w:r>
        <w:separator/>
      </w:r>
    </w:p>
  </w:endnote>
  <w:endnote w:type="continuationSeparator" w:id="0">
    <w:p w14:paraId="24D3FADE" w14:textId="77777777" w:rsidR="00364FC2" w:rsidRDefault="00364FC2" w:rsidP="00364F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631427"/>
      <w:docPartObj>
        <w:docPartGallery w:val="Page Numbers (Bottom of Page)"/>
        <w:docPartUnique/>
      </w:docPartObj>
    </w:sdtPr>
    <w:sdtEndPr>
      <w:rPr>
        <w:noProof/>
      </w:rPr>
    </w:sdtEndPr>
    <w:sdtContent>
      <w:p w14:paraId="6A106D15" w14:textId="0D93BDD3" w:rsidR="00364FC2" w:rsidRDefault="00364FC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F3C757" w14:textId="77777777" w:rsidR="00364FC2" w:rsidRDefault="00364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EBE51" w14:textId="77777777" w:rsidR="00364FC2" w:rsidRDefault="00364FC2" w:rsidP="00364FC2">
      <w:pPr>
        <w:spacing w:after="0" w:line="240" w:lineRule="auto"/>
      </w:pPr>
      <w:r>
        <w:separator/>
      </w:r>
    </w:p>
  </w:footnote>
  <w:footnote w:type="continuationSeparator" w:id="0">
    <w:p w14:paraId="37FAF00A" w14:textId="77777777" w:rsidR="00364FC2" w:rsidRDefault="00364FC2" w:rsidP="00364F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D97A23"/>
    <w:multiLevelType w:val="hybridMultilevel"/>
    <w:tmpl w:val="55D2A9C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E21958"/>
    <w:multiLevelType w:val="hybridMultilevel"/>
    <w:tmpl w:val="0DD4DA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7B23D8"/>
    <w:multiLevelType w:val="hybridMultilevel"/>
    <w:tmpl w:val="4006A53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I1MbcwNTA3sTQ0NTZS0lEKTi0uzszPAykwrAUA0d3UZywAAAA="/>
  </w:docVars>
  <w:rsids>
    <w:rsidRoot w:val="00EE0357"/>
    <w:rsid w:val="000E6913"/>
    <w:rsid w:val="00144D0C"/>
    <w:rsid w:val="00187F45"/>
    <w:rsid w:val="001B56BA"/>
    <w:rsid w:val="001F5FCD"/>
    <w:rsid w:val="00222F36"/>
    <w:rsid w:val="002E41A7"/>
    <w:rsid w:val="00364FC2"/>
    <w:rsid w:val="00383B04"/>
    <w:rsid w:val="003B2CF9"/>
    <w:rsid w:val="00455D11"/>
    <w:rsid w:val="00461101"/>
    <w:rsid w:val="00523A9F"/>
    <w:rsid w:val="00534F94"/>
    <w:rsid w:val="00544CD1"/>
    <w:rsid w:val="0062048C"/>
    <w:rsid w:val="00644650"/>
    <w:rsid w:val="006D4EFE"/>
    <w:rsid w:val="006F39B1"/>
    <w:rsid w:val="007025F1"/>
    <w:rsid w:val="007E4733"/>
    <w:rsid w:val="0085691A"/>
    <w:rsid w:val="00890490"/>
    <w:rsid w:val="009248AB"/>
    <w:rsid w:val="009C0A68"/>
    <w:rsid w:val="009F491F"/>
    <w:rsid w:val="00A5157B"/>
    <w:rsid w:val="00C31C0B"/>
    <w:rsid w:val="00C65E54"/>
    <w:rsid w:val="00D14268"/>
    <w:rsid w:val="00DE42C4"/>
    <w:rsid w:val="00DF4D14"/>
    <w:rsid w:val="00E535C6"/>
    <w:rsid w:val="00EE0357"/>
    <w:rsid w:val="00F27F67"/>
    <w:rsid w:val="00F85BA7"/>
    <w:rsid w:val="00F90DBE"/>
    <w:rsid w:val="00FD7E79"/>
    <w:rsid w:val="00FF46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8BB5D"/>
  <w15:chartTrackingRefBased/>
  <w15:docId w15:val="{AA6F3DA5-6AB4-401D-817D-EF0A313F3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4FC2"/>
    <w:pPr>
      <w:ind w:left="720"/>
      <w:contextualSpacing/>
    </w:pPr>
  </w:style>
  <w:style w:type="character" w:styleId="Hyperlink">
    <w:name w:val="Hyperlink"/>
    <w:basedOn w:val="DefaultParagraphFont"/>
    <w:uiPriority w:val="99"/>
    <w:unhideWhenUsed/>
    <w:rsid w:val="00364FC2"/>
    <w:rPr>
      <w:color w:val="0563C1" w:themeColor="hyperlink"/>
      <w:u w:val="single"/>
    </w:rPr>
  </w:style>
  <w:style w:type="paragraph" w:styleId="Header">
    <w:name w:val="header"/>
    <w:basedOn w:val="Normal"/>
    <w:link w:val="HeaderChar"/>
    <w:uiPriority w:val="99"/>
    <w:unhideWhenUsed/>
    <w:rsid w:val="00364F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4FC2"/>
  </w:style>
  <w:style w:type="paragraph" w:styleId="Footer">
    <w:name w:val="footer"/>
    <w:basedOn w:val="Normal"/>
    <w:link w:val="FooterChar"/>
    <w:uiPriority w:val="99"/>
    <w:unhideWhenUsed/>
    <w:rsid w:val="00364F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4F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ython.org/" TargetMode="External"/><Relationship Id="rId3" Type="http://schemas.openxmlformats.org/officeDocument/2006/relationships/settings" Target="settings.xml"/><Relationship Id="rId7" Type="http://schemas.openxmlformats.org/officeDocument/2006/relationships/hyperlink" Target="https://www.cgl.ucsf.edu/chimer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anacond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2</Pages>
  <Words>921</Words>
  <Characters>5253</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mick, Harrison Dale Brent</dc:creator>
  <cp:keywords/>
  <dc:description/>
  <cp:lastModifiedBy>Helmick, Harrison Dale Brent</cp:lastModifiedBy>
  <cp:revision>7</cp:revision>
  <dcterms:created xsi:type="dcterms:W3CDTF">2023-10-23T15:17:00Z</dcterms:created>
  <dcterms:modified xsi:type="dcterms:W3CDTF">2023-10-23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vY3PQsN"/&gt;&lt;style id="http://www.zotero.org/styles/apa" locale="en-US" hasBibliography="1" bibliographyStyleHasBeenSet="0"/&gt;&lt;prefs&gt;&lt;pref name="fieldType" value="Field"/&gt;&lt;/prefs&gt;&lt;/data&gt;</vt:lpwstr>
  </property>
</Properties>
</file>